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FF1F5" w14:textId="40845684"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77777777" w:rsidR="00514CEA" w:rsidRPr="00514CEA" w:rsidRDefault="00514CEA" w:rsidP="00514CEA">
      <w:pPr>
        <w:jc w:val="center"/>
      </w:pPr>
      <w:r w:rsidRPr="00514CEA">
        <w:t>Robert Z. SELDEN,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Heritage Research Center,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7777777"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77777777"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5FB3E9D0"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85394A">
        <w:t xml:space="preserve">(in/out) </w:t>
      </w:r>
      <w:r w:rsidR="005C43F2">
        <w:t xml:space="preserve">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14:paraId="7B580B8F" w14:textId="77777777" w:rsidR="00C54710" w:rsidRDefault="00C54710" w:rsidP="00C54710">
      <w:pPr>
        <w:autoSpaceDE w:val="0"/>
        <w:autoSpaceDN w:val="0"/>
        <w:adjustRightInd w:val="0"/>
        <w:spacing w:after="0" w:line="240" w:lineRule="auto"/>
        <w:jc w:val="both"/>
      </w:pPr>
    </w:p>
    <w:p w14:paraId="7BC076E4" w14:textId="77777777" w:rsidR="00DB58E2" w:rsidRDefault="00C54710" w:rsidP="009C6541">
      <w:pPr>
        <w:autoSpaceDE w:val="0"/>
        <w:autoSpaceDN w:val="0"/>
        <w:adjustRightInd w:val="0"/>
        <w:spacing w:after="0" w:line="240" w:lineRule="auto"/>
        <w:ind w:left="576" w:right="576"/>
        <w:jc w:val="both"/>
      </w:pPr>
      <w:r>
        <w:t xml:space="preserve">[t]riangular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orkmanship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7777777" w:rsidR="00DB58E2" w:rsidRDefault="00DB58E2" w:rsidP="003E7486">
      <w:pPr>
        <w:autoSpaceDE w:val="0"/>
        <w:autoSpaceDN w:val="0"/>
        <w:adjustRightInd w:val="0"/>
        <w:spacing w:after="0" w:line="240" w:lineRule="auto"/>
        <w:jc w:val="both"/>
      </w:pPr>
    </w:p>
    <w:p w14:paraId="43F8349A" w14:textId="0545828A"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399B0DFC"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then</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4AD5DC55"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14:paraId="0E1D3947" w14:textId="77777777" w:rsidR="00BE5FAF" w:rsidRDefault="00BE5FAF" w:rsidP="00FD46CC">
      <w:pPr>
        <w:autoSpaceDE w:val="0"/>
        <w:autoSpaceDN w:val="0"/>
        <w:adjustRightInd w:val="0"/>
        <w:spacing w:after="0" w:line="240" w:lineRule="auto"/>
        <w:jc w:val="both"/>
      </w:pPr>
    </w:p>
    <w:p w14:paraId="2F298789" w14:textId="04CB0594"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differences in </w:t>
      </w:r>
      <w:r w:rsidR="0072461C">
        <w:t xml:space="preserve">Caddo selective preference. </w:t>
      </w:r>
      <w:r w:rsidR="00720402">
        <w:t xml:space="preserve">If a significant difference between the small size classes from each behavioural region is found, that would support the argument for differences in local Caddo resharpening and/or retouch trajectories.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011DBBC6" w14:textId="77777777" w:rsidR="00BE5FAF" w:rsidRDefault="00BE5FAF" w:rsidP="00CD4B89">
      <w:pPr>
        <w:autoSpaceDE w:val="0"/>
        <w:autoSpaceDN w:val="0"/>
        <w:adjustRightInd w:val="0"/>
        <w:spacing w:after="0" w:line="240" w:lineRule="auto"/>
      </w:pPr>
    </w:p>
    <w:p w14:paraId="51C1577F" w14:textId="77777777"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77777777"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w:t>
      </w:r>
      <w:r>
        <w:lastRenderedPageBreak/>
        <w:t xml:space="preserve">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Adams and 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4B0952D4"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77777777"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zscores)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77777777"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w:t>
      </w:r>
      <w:r w:rsidR="003E1195">
        <w:lastRenderedPageBreak/>
        <w:t xml:space="preserve">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bas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05CD167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with g</w:t>
      </w:r>
      <w:r w:rsidR="001E5765">
        <w:rPr>
          <w:b/>
        </w:rPr>
        <w:t>ray circles</w:t>
      </w:r>
      <w:r w:rsidR="00827B7F">
        <w:rPr>
          <w:b/>
        </w:rPr>
        <w:t xml:space="preserve"> representing north_L; orange triangles, north_S; tan +, south_L; and black X, south_S.</w:t>
      </w:r>
    </w:p>
    <w:p w14:paraId="388A80CC" w14:textId="77777777" w:rsidR="001E48D8" w:rsidRDefault="001E48D8" w:rsidP="006C3803">
      <w:pPr>
        <w:autoSpaceDE w:val="0"/>
        <w:autoSpaceDN w:val="0"/>
        <w:adjustRightInd w:val="0"/>
        <w:spacing w:after="0" w:line="240" w:lineRule="auto"/>
        <w:jc w:val="both"/>
        <w:rPr>
          <w:b/>
        </w:rPr>
      </w:pPr>
    </w:p>
    <w:p w14:paraId="347BEE92" w14:textId="1718ED52" w:rsidR="001E48D8" w:rsidRDefault="001E48D8" w:rsidP="006C3803">
      <w:pPr>
        <w:autoSpaceDE w:val="0"/>
        <w:autoSpaceDN w:val="0"/>
        <w:adjustRightInd w:val="0"/>
        <w:spacing w:after="0" w:line="240" w:lineRule="auto"/>
        <w:jc w:val="both"/>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w:t>
      </w:r>
      <w:r>
        <w:lastRenderedPageBreak/>
        <w:t>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0F665040"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w:t>
      </w:r>
      <w:r w:rsidR="0008190E">
        <w:rPr>
          <w:b/>
        </w:rPr>
        <w:t>, where the lower PC2 value 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77777777"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77777777"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77777777"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 xml:space="preserve">Costin </w:t>
        </w:r>
        <w:r w:rsidR="00256DFA" w:rsidRPr="00256DFA">
          <w:rPr>
            <w:rStyle w:val="Hyperlink"/>
          </w:rPr>
          <w:lastRenderedPageBreak/>
          <w:t>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77777777"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the Caddo </w:t>
      </w:r>
      <w:r w:rsidR="00FC32D3">
        <w:t>illustrates</w:t>
      </w:r>
      <w:r w:rsidR="00786F42">
        <w:t xml:space="preserve">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40BE9125"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1EE9132D" w:rsidR="00407290" w:rsidRDefault="00407290" w:rsidP="002A174A">
      <w:pPr>
        <w:autoSpaceDE w:val="0"/>
        <w:autoSpaceDN w:val="0"/>
        <w:adjustRightInd w:val="0"/>
        <w:spacing w:after="0" w:line="240" w:lineRule="auto"/>
        <w:jc w:val="both"/>
      </w:pPr>
    </w:p>
    <w:p w14:paraId="237EC787" w14:textId="77777777" w:rsidR="0076203E" w:rsidRPr="0076203E" w:rsidRDefault="0076203E" w:rsidP="002F52C2">
      <w:pPr>
        <w:autoSpaceDE w:val="0"/>
        <w:autoSpaceDN w:val="0"/>
        <w:adjustRightInd w:val="0"/>
        <w:spacing w:after="0" w:line="240" w:lineRule="auto"/>
        <w:jc w:val="both"/>
      </w:pPr>
      <w:r>
        <w:rPr>
          <w:i/>
        </w:rPr>
        <w:t>On Caddo resharpening and/or retouch</w:t>
      </w:r>
    </w:p>
    <w:p w14:paraId="51B948A7" w14:textId="77777777" w:rsidR="0076203E" w:rsidRDefault="0076203E" w:rsidP="002F52C2">
      <w:pPr>
        <w:autoSpaceDE w:val="0"/>
        <w:autoSpaceDN w:val="0"/>
        <w:adjustRightInd w:val="0"/>
        <w:spacing w:after="0" w:line="240" w:lineRule="auto"/>
        <w:jc w:val="both"/>
      </w:pPr>
    </w:p>
    <w:p w14:paraId="4C251ADD" w14:textId="4F8441EB"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w:t>
      </w:r>
      <w:r w:rsidR="0021077A">
        <w:lastRenderedPageBreak/>
        <w:t xml:space="preserve">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498BD2EB"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result that rose to the level of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w:t>
      </w:r>
      <w:r w:rsidR="00883C9E">
        <w:t xml:space="preserve">was proven incorrect. While greater diversity was exhibited </w:t>
      </w:r>
      <w:r w:rsidR="000B45ED">
        <w:t>in</w:t>
      </w:r>
      <w:r w:rsidR="00883C9E">
        <w:t xml:space="preserve">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77777777"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p>
    <w:p w14:paraId="00C062C9" w14:textId="77777777" w:rsidR="00B80CD9" w:rsidRDefault="00B80CD9" w:rsidP="002F52C2">
      <w:pPr>
        <w:autoSpaceDE w:val="0"/>
        <w:autoSpaceDN w:val="0"/>
        <w:adjustRightInd w:val="0"/>
        <w:spacing w:after="0" w:line="240" w:lineRule="auto"/>
        <w:jc w:val="both"/>
      </w:pPr>
    </w:p>
    <w:p w14:paraId="149CBAA7" w14:textId="1BA6D856" w:rsidR="009C1C00"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E10B67">
        <w:lastRenderedPageBreak/>
        <w:t>for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42A4DE86" w:rsidR="00A2278B" w:rsidRDefault="00A2278B" w:rsidP="00B53C33">
      <w:pPr>
        <w:spacing w:after="0"/>
        <w:jc w:val="both"/>
        <w:rPr>
          <w:b/>
        </w:rPr>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Shott, Lauren N. Butaric, David K. Thulman, Timothy K. Perttula, Jon C. Lohse, C. Britt Bousman, Jeffrey S. Girard, Hiram F. (Pete) Gregory, Thomas R. Hester, Harry J. Shafer, Elton R. Prewitt, </w:t>
      </w:r>
      <w:r w:rsidR="008C576C">
        <w:t xml:space="preserve">Julian A. Sitters,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179D8609" w14:textId="35DA0D56" w:rsidR="00BE189D" w:rsidRPr="00BE189D" w:rsidRDefault="00BE189D" w:rsidP="00FD46CC">
      <w:pPr>
        <w:spacing w:after="0"/>
        <w:jc w:val="center"/>
        <w:rPr>
          <w:b/>
        </w:rPr>
      </w:pPr>
      <w:r w:rsidRPr="00BE189D">
        <w:rPr>
          <w:b/>
        </w:rPr>
        <w:lastRenderedPageBreak/>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Center for Preservation Technology and Training, as well as grants from the Caddo Nation of Oklahoma, National Forests and Grasslands in Texas (15-PA-11081300-033) and the United States Forest Service (20-PA-11081300-074). Additional support for this project was provided by the Heritage Research Center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77777777"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7C79DC82" w14:textId="77777777"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0" w:name="_ENREF_1"/>
      <w:r w:rsidR="00256DFA" w:rsidRPr="00256DFA">
        <w:t>Adams, Dean C., and Michael L. Collyer</w:t>
      </w:r>
    </w:p>
    <w:p w14:paraId="6A0D6567" w14:textId="77777777"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0"/>
    <w:p w14:paraId="1EF81C20" w14:textId="77777777" w:rsidR="00256DFA" w:rsidRPr="00256DFA" w:rsidRDefault="00256DFA" w:rsidP="00256DFA">
      <w:pPr>
        <w:pStyle w:val="EndNoteBibliography"/>
        <w:spacing w:after="0"/>
      </w:pPr>
    </w:p>
    <w:p w14:paraId="2F5BCD32" w14:textId="77777777" w:rsidR="00256DFA" w:rsidRPr="00256DFA" w:rsidRDefault="00256DFA" w:rsidP="00256DFA">
      <w:pPr>
        <w:pStyle w:val="EndNoteBibliography"/>
        <w:ind w:left="720" w:hanging="720"/>
      </w:pPr>
      <w:bookmarkStart w:id="1"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1"/>
    <w:p w14:paraId="6FDBBB45" w14:textId="77777777" w:rsidR="00256DFA" w:rsidRPr="00256DFA" w:rsidRDefault="00256DFA" w:rsidP="00256DFA">
      <w:pPr>
        <w:pStyle w:val="EndNoteBibliography"/>
        <w:spacing w:after="0"/>
      </w:pPr>
    </w:p>
    <w:p w14:paraId="5BAC4A8A" w14:textId="77777777" w:rsidR="00256DFA" w:rsidRPr="00256DFA" w:rsidRDefault="00256DFA" w:rsidP="00256DFA">
      <w:pPr>
        <w:pStyle w:val="EndNoteBibliography"/>
        <w:ind w:left="720" w:hanging="720"/>
      </w:pPr>
      <w:bookmarkStart w:id="2"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2"/>
    <w:p w14:paraId="7BB46F5D" w14:textId="77777777" w:rsidR="00256DFA" w:rsidRPr="00256DFA" w:rsidRDefault="00256DFA" w:rsidP="00256DFA">
      <w:pPr>
        <w:pStyle w:val="EndNoteBibliography"/>
        <w:spacing w:after="0"/>
      </w:pPr>
    </w:p>
    <w:p w14:paraId="54213DD1" w14:textId="77777777" w:rsidR="00256DFA" w:rsidRPr="00256DFA" w:rsidRDefault="00256DFA" w:rsidP="00256DFA">
      <w:pPr>
        <w:pStyle w:val="EndNoteBibliography"/>
        <w:ind w:left="720" w:hanging="720"/>
      </w:pPr>
      <w:bookmarkStart w:id="3" w:name="_ENREF_4"/>
      <w:r w:rsidRPr="00256DFA">
        <w:t>Adams, Dean C., and Erik Otárola-Castillo</w:t>
      </w:r>
    </w:p>
    <w:p w14:paraId="1A4D5EA8" w14:textId="77777777"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3"/>
    <w:p w14:paraId="253523CE" w14:textId="77777777" w:rsidR="00256DFA" w:rsidRPr="00256DFA" w:rsidRDefault="00256DFA" w:rsidP="00256DFA">
      <w:pPr>
        <w:pStyle w:val="EndNoteBibliography"/>
        <w:spacing w:after="0"/>
      </w:pPr>
    </w:p>
    <w:p w14:paraId="02AB6856" w14:textId="77777777" w:rsidR="00256DFA" w:rsidRPr="00256DFA" w:rsidRDefault="00256DFA" w:rsidP="00256DFA">
      <w:pPr>
        <w:pStyle w:val="EndNoteBibliography"/>
        <w:ind w:left="720" w:hanging="720"/>
      </w:pPr>
      <w:bookmarkStart w:id="4" w:name="_ENREF_5"/>
      <w:r w:rsidRPr="00256DFA">
        <w:t>Anderson, Marti J., and Cajo J. F. Ter Braak</w:t>
      </w:r>
    </w:p>
    <w:p w14:paraId="04CE5E33" w14:textId="77777777"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4"/>
    <w:p w14:paraId="7C006B6B" w14:textId="77777777" w:rsidR="00256DFA" w:rsidRPr="00256DFA" w:rsidRDefault="00256DFA" w:rsidP="00256DFA">
      <w:pPr>
        <w:pStyle w:val="EndNoteBibliography"/>
        <w:spacing w:after="0"/>
      </w:pPr>
    </w:p>
    <w:p w14:paraId="3725F51A" w14:textId="77777777" w:rsidR="00256DFA" w:rsidRPr="00256DFA" w:rsidRDefault="00256DFA" w:rsidP="00256DFA">
      <w:pPr>
        <w:pStyle w:val="EndNoteBibliography"/>
        <w:ind w:left="720" w:hanging="720"/>
      </w:pPr>
      <w:bookmarkStart w:id="5" w:name="_ENREF_6"/>
      <w:r w:rsidRPr="00256DFA">
        <w:t>Arnn III, John Wesley</w:t>
      </w:r>
    </w:p>
    <w:p w14:paraId="4638C022" w14:textId="77777777"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5"/>
    <w:p w14:paraId="0A2FC274" w14:textId="77777777" w:rsidR="00256DFA" w:rsidRPr="00256DFA" w:rsidRDefault="00256DFA" w:rsidP="00256DFA">
      <w:pPr>
        <w:pStyle w:val="EndNoteBibliography"/>
        <w:spacing w:after="0"/>
      </w:pPr>
    </w:p>
    <w:p w14:paraId="65439768" w14:textId="77777777" w:rsidR="00256DFA" w:rsidRPr="00256DFA" w:rsidRDefault="00256DFA" w:rsidP="00256DFA">
      <w:pPr>
        <w:pStyle w:val="EndNoteBibliography"/>
        <w:ind w:left="720" w:hanging="720"/>
      </w:pPr>
      <w:bookmarkStart w:id="6" w:name="_ENREF_7"/>
      <w:r w:rsidRPr="00256DFA">
        <w:t>Arnold III, Philip J.</w:t>
      </w:r>
    </w:p>
    <w:p w14:paraId="6D14649E" w14:textId="77777777"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6"/>
    <w:p w14:paraId="4264FA8F" w14:textId="77777777" w:rsidR="00256DFA" w:rsidRPr="00256DFA" w:rsidRDefault="00256DFA" w:rsidP="00256DFA">
      <w:pPr>
        <w:pStyle w:val="EndNoteBibliography"/>
        <w:spacing w:after="0"/>
      </w:pPr>
    </w:p>
    <w:p w14:paraId="36ED0ED9" w14:textId="77777777" w:rsidR="00256DFA" w:rsidRPr="00256DFA" w:rsidRDefault="00256DFA" w:rsidP="00256DFA">
      <w:pPr>
        <w:pStyle w:val="EndNoteBibliography"/>
        <w:ind w:left="720" w:hanging="720"/>
      </w:pPr>
      <w:bookmarkStart w:id="7" w:name="_ENREF_8"/>
      <w:r w:rsidRPr="00256DFA">
        <w:t>Aynesworth, K. H.</w:t>
      </w:r>
    </w:p>
    <w:p w14:paraId="3F5F7EF0" w14:textId="77777777"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7"/>
    <w:p w14:paraId="4D958A70" w14:textId="77777777" w:rsidR="00256DFA" w:rsidRPr="00256DFA" w:rsidRDefault="00256DFA" w:rsidP="00256DFA">
      <w:pPr>
        <w:pStyle w:val="EndNoteBibliography"/>
        <w:spacing w:after="0"/>
      </w:pPr>
    </w:p>
    <w:p w14:paraId="7CECCEF0" w14:textId="77777777" w:rsidR="00256DFA" w:rsidRPr="00256DFA" w:rsidRDefault="00256DFA" w:rsidP="00256DFA">
      <w:pPr>
        <w:pStyle w:val="EndNoteBibliography"/>
        <w:ind w:left="720" w:hanging="720"/>
      </w:pPr>
      <w:bookmarkStart w:id="8" w:name="_ENREF_9"/>
      <w:r w:rsidRPr="00256DFA">
        <w:t>Baken, Erica K., Michael L. Collyer, Antigoni Kaliontzopoulou, and Dean C. Adams</w:t>
      </w:r>
    </w:p>
    <w:p w14:paraId="23CBCEBE" w14:textId="77777777"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8"/>
    <w:p w14:paraId="5CC704BF" w14:textId="77777777" w:rsidR="00256DFA" w:rsidRPr="00256DFA" w:rsidRDefault="00256DFA" w:rsidP="00256DFA">
      <w:pPr>
        <w:pStyle w:val="EndNoteBibliography"/>
        <w:spacing w:after="0"/>
      </w:pPr>
    </w:p>
    <w:p w14:paraId="5A0DF64A" w14:textId="77777777" w:rsidR="00256DFA" w:rsidRPr="00256DFA" w:rsidRDefault="00256DFA" w:rsidP="00256DFA">
      <w:pPr>
        <w:pStyle w:val="EndNoteBibliography"/>
        <w:ind w:left="720" w:hanging="720"/>
      </w:pPr>
      <w:bookmarkStart w:id="9" w:name="_ENREF_10"/>
      <w:r w:rsidRPr="00256DFA">
        <w:t>Carpenter, Stephen M.</w:t>
      </w:r>
    </w:p>
    <w:p w14:paraId="64AE6C18" w14:textId="77777777"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9"/>
    <w:p w14:paraId="1275AE30" w14:textId="77777777" w:rsidR="00256DFA" w:rsidRPr="00256DFA" w:rsidRDefault="00256DFA" w:rsidP="00256DFA">
      <w:pPr>
        <w:pStyle w:val="EndNoteBibliography"/>
        <w:spacing w:after="0"/>
      </w:pPr>
    </w:p>
    <w:p w14:paraId="47A81644" w14:textId="77777777" w:rsidR="00256DFA" w:rsidRPr="00256DFA" w:rsidRDefault="00256DFA" w:rsidP="00256DFA">
      <w:pPr>
        <w:pStyle w:val="EndNoteBibliography"/>
        <w:ind w:left="720" w:hanging="720"/>
      </w:pPr>
      <w:bookmarkStart w:id="10" w:name="_ENREF_11"/>
      <w:r w:rsidRPr="00256DFA">
        <w:t>Chase, Philip G</w:t>
      </w:r>
    </w:p>
    <w:p w14:paraId="166B1CB3" w14:textId="77777777"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0"/>
    <w:p w14:paraId="2638CB62" w14:textId="77777777" w:rsidR="00256DFA" w:rsidRPr="00256DFA" w:rsidRDefault="00256DFA" w:rsidP="00256DFA">
      <w:pPr>
        <w:pStyle w:val="EndNoteBibliography"/>
        <w:spacing w:after="0"/>
      </w:pPr>
    </w:p>
    <w:p w14:paraId="6BDF2599" w14:textId="77777777" w:rsidR="00256DFA" w:rsidRPr="00256DFA" w:rsidRDefault="00256DFA" w:rsidP="00256DFA">
      <w:pPr>
        <w:pStyle w:val="EndNoteBibliography"/>
        <w:ind w:left="720" w:hanging="720"/>
      </w:pPr>
      <w:bookmarkStart w:id="11" w:name="_ENREF_12"/>
      <w:r w:rsidRPr="00256DFA">
        <w:t>Clark, John E</w:t>
      </w:r>
    </w:p>
    <w:p w14:paraId="6AB244DB" w14:textId="77777777"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1"/>
    <w:p w14:paraId="54088383" w14:textId="77777777" w:rsidR="00256DFA" w:rsidRPr="00256DFA" w:rsidRDefault="00256DFA" w:rsidP="00256DFA">
      <w:pPr>
        <w:pStyle w:val="EndNoteBibliography"/>
        <w:spacing w:after="0"/>
      </w:pPr>
    </w:p>
    <w:p w14:paraId="65AA1F64" w14:textId="77777777" w:rsidR="00256DFA" w:rsidRPr="00256DFA" w:rsidRDefault="00256DFA" w:rsidP="00256DFA">
      <w:pPr>
        <w:pStyle w:val="EndNoteBibliography"/>
        <w:ind w:left="720" w:hanging="720"/>
      </w:pPr>
      <w:bookmarkStart w:id="12" w:name="_ENREF_13"/>
      <w:r w:rsidRPr="00256DFA">
        <w:t>Collins, Michael B.</w:t>
      </w:r>
    </w:p>
    <w:p w14:paraId="4A832142" w14:textId="77777777"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2"/>
    <w:p w14:paraId="239FCA54" w14:textId="77777777" w:rsidR="00256DFA" w:rsidRPr="00256DFA" w:rsidRDefault="00256DFA" w:rsidP="00256DFA">
      <w:pPr>
        <w:pStyle w:val="EndNoteBibliography"/>
        <w:spacing w:after="0"/>
      </w:pPr>
    </w:p>
    <w:p w14:paraId="4421BAD4" w14:textId="77777777" w:rsidR="00256DFA" w:rsidRPr="00256DFA" w:rsidRDefault="00256DFA" w:rsidP="00256DFA">
      <w:pPr>
        <w:pStyle w:val="EndNoteBibliography"/>
        <w:ind w:left="720" w:hanging="720"/>
      </w:pPr>
      <w:bookmarkStart w:id="13" w:name="_ENREF_14"/>
      <w:r w:rsidRPr="00256DFA">
        <w:t>Collyer, Michael L., and Dean C. Adams</w:t>
      </w:r>
    </w:p>
    <w:p w14:paraId="5D092756" w14:textId="77777777"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3"/>
    <w:p w14:paraId="433703A8" w14:textId="77777777" w:rsidR="00256DFA" w:rsidRPr="00256DFA" w:rsidRDefault="00256DFA" w:rsidP="00256DFA">
      <w:pPr>
        <w:pStyle w:val="EndNoteBibliography"/>
        <w:spacing w:after="0"/>
      </w:pPr>
    </w:p>
    <w:p w14:paraId="30940FB6" w14:textId="77777777" w:rsidR="00256DFA" w:rsidRPr="00256DFA" w:rsidRDefault="00256DFA" w:rsidP="00256DFA">
      <w:pPr>
        <w:pStyle w:val="EndNoteBibliography"/>
        <w:ind w:left="720" w:hanging="720"/>
      </w:pPr>
      <w:bookmarkStart w:id="14"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4"/>
    <w:p w14:paraId="3B2B7E20" w14:textId="77777777" w:rsidR="00256DFA" w:rsidRPr="00256DFA" w:rsidRDefault="00256DFA" w:rsidP="00256DFA">
      <w:pPr>
        <w:pStyle w:val="EndNoteBibliography"/>
        <w:spacing w:after="0"/>
      </w:pPr>
    </w:p>
    <w:p w14:paraId="0E9276A2" w14:textId="77777777" w:rsidR="00256DFA" w:rsidRPr="00256DFA" w:rsidRDefault="00256DFA" w:rsidP="00256DFA">
      <w:pPr>
        <w:pStyle w:val="EndNoteBibliography"/>
        <w:ind w:left="720" w:hanging="720"/>
      </w:pPr>
      <w:bookmarkStart w:id="15"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5"/>
    <w:p w14:paraId="23DDD2A3" w14:textId="77777777" w:rsidR="00256DFA" w:rsidRPr="00256DFA" w:rsidRDefault="00256DFA" w:rsidP="00256DFA">
      <w:pPr>
        <w:pStyle w:val="EndNoteBibliography"/>
        <w:spacing w:after="0"/>
      </w:pPr>
    </w:p>
    <w:p w14:paraId="0FE66A05" w14:textId="77777777" w:rsidR="00256DFA" w:rsidRPr="00256DFA" w:rsidRDefault="00256DFA" w:rsidP="00256DFA">
      <w:pPr>
        <w:pStyle w:val="EndNoteBibliography"/>
        <w:ind w:left="720" w:hanging="720"/>
      </w:pPr>
      <w:bookmarkStart w:id="16"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6"/>
    <w:p w14:paraId="157DFB24" w14:textId="77777777" w:rsidR="00256DFA" w:rsidRPr="00256DFA" w:rsidRDefault="00256DFA" w:rsidP="00256DFA">
      <w:pPr>
        <w:pStyle w:val="EndNoteBibliography"/>
        <w:spacing w:after="0"/>
      </w:pPr>
    </w:p>
    <w:p w14:paraId="1D1845D5" w14:textId="77777777" w:rsidR="00256DFA" w:rsidRPr="00256DFA" w:rsidRDefault="00256DFA" w:rsidP="00256DFA">
      <w:pPr>
        <w:pStyle w:val="EndNoteBibliography"/>
        <w:ind w:left="720" w:hanging="720"/>
      </w:pPr>
      <w:bookmarkStart w:id="17" w:name="_ENREF_18"/>
      <w:r w:rsidRPr="00256DFA">
        <w:t>Collyer, Michael L., David J. Sekora, and Dean C. Adams</w:t>
      </w:r>
    </w:p>
    <w:p w14:paraId="473BC73B" w14:textId="77777777"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7"/>
    <w:p w14:paraId="5B570DE1" w14:textId="77777777" w:rsidR="00256DFA" w:rsidRPr="00256DFA" w:rsidRDefault="00256DFA" w:rsidP="00256DFA">
      <w:pPr>
        <w:pStyle w:val="EndNoteBibliography"/>
        <w:spacing w:after="0"/>
      </w:pPr>
    </w:p>
    <w:p w14:paraId="35BC5CB6" w14:textId="77777777" w:rsidR="00256DFA" w:rsidRPr="00256DFA" w:rsidRDefault="00256DFA" w:rsidP="00256DFA">
      <w:pPr>
        <w:pStyle w:val="EndNoteBibliography"/>
        <w:ind w:left="720" w:hanging="720"/>
      </w:pPr>
      <w:bookmarkStart w:id="18" w:name="_ENREF_19"/>
      <w:r w:rsidRPr="00256DFA">
        <w:t>Costin, Cathy L.</w:t>
      </w:r>
    </w:p>
    <w:p w14:paraId="163D8225" w14:textId="77777777"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8"/>
    <w:p w14:paraId="50B6789E" w14:textId="77777777" w:rsidR="00256DFA" w:rsidRPr="00256DFA" w:rsidRDefault="00256DFA" w:rsidP="00256DFA">
      <w:pPr>
        <w:pStyle w:val="EndNoteBibliography"/>
        <w:spacing w:after="0"/>
      </w:pPr>
    </w:p>
    <w:p w14:paraId="033E2190" w14:textId="77777777" w:rsidR="00256DFA" w:rsidRPr="00256DFA" w:rsidRDefault="00256DFA" w:rsidP="00256DFA">
      <w:pPr>
        <w:pStyle w:val="EndNoteBibliography"/>
        <w:ind w:left="720" w:hanging="720"/>
      </w:pPr>
      <w:bookmarkStart w:id="19" w:name="_ENREF_20"/>
      <w:r w:rsidRPr="00256DFA">
        <w:t>Dibble, Harold L</w:t>
      </w:r>
    </w:p>
    <w:p w14:paraId="019A54D4" w14:textId="77777777"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19"/>
    <w:p w14:paraId="18B4EF62" w14:textId="77777777" w:rsidR="00256DFA" w:rsidRPr="00256DFA" w:rsidRDefault="00256DFA" w:rsidP="00256DFA">
      <w:pPr>
        <w:pStyle w:val="EndNoteBibliography"/>
        <w:spacing w:after="0"/>
      </w:pPr>
    </w:p>
    <w:p w14:paraId="70504D12" w14:textId="77777777" w:rsidR="00256DFA" w:rsidRPr="00256DFA" w:rsidRDefault="00256DFA" w:rsidP="00256DFA">
      <w:pPr>
        <w:pStyle w:val="EndNoteBibliography"/>
        <w:ind w:left="720" w:hanging="720"/>
      </w:pPr>
      <w:bookmarkStart w:id="20" w:name="_ENREF_21"/>
      <w:r w:rsidRPr="00256DFA">
        <w:t>Evans, Robert K.</w:t>
      </w:r>
    </w:p>
    <w:p w14:paraId="53A9ADBF" w14:textId="77777777"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0"/>
    <w:p w14:paraId="2F7B4E55" w14:textId="77777777" w:rsidR="00256DFA" w:rsidRPr="00256DFA" w:rsidRDefault="00256DFA" w:rsidP="00256DFA">
      <w:pPr>
        <w:pStyle w:val="EndNoteBibliography"/>
        <w:spacing w:after="0"/>
      </w:pPr>
    </w:p>
    <w:p w14:paraId="2878D378" w14:textId="77777777" w:rsidR="00256DFA" w:rsidRPr="00256DFA" w:rsidRDefault="00256DFA" w:rsidP="00256DFA">
      <w:pPr>
        <w:pStyle w:val="EndNoteBibliography"/>
        <w:ind w:left="720" w:hanging="720"/>
      </w:pPr>
      <w:bookmarkStart w:id="21" w:name="_ENREF_22"/>
      <w:r w:rsidRPr="00256DFA">
        <w:t>Ferguson, Jeffrey R., Timothy K. Perttula, and Michael D. Glascock</w:t>
      </w:r>
    </w:p>
    <w:p w14:paraId="3E556C19" w14:textId="77777777"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1"/>
    <w:p w14:paraId="6E20DC30" w14:textId="77777777" w:rsidR="00256DFA" w:rsidRPr="00256DFA" w:rsidRDefault="00256DFA" w:rsidP="00256DFA">
      <w:pPr>
        <w:pStyle w:val="EndNoteBibliography"/>
        <w:spacing w:after="0"/>
      </w:pPr>
    </w:p>
    <w:p w14:paraId="7DAC06DC" w14:textId="77777777" w:rsidR="00256DFA" w:rsidRPr="00256DFA" w:rsidRDefault="00256DFA" w:rsidP="00256DFA">
      <w:pPr>
        <w:pStyle w:val="EndNoteBibliography"/>
        <w:ind w:left="720" w:hanging="720"/>
      </w:pPr>
      <w:bookmarkStart w:id="22" w:name="_ENREF_23"/>
      <w:r w:rsidRPr="00256DFA">
        <w:t>Foote, M.</w:t>
      </w:r>
    </w:p>
    <w:p w14:paraId="4B9015A4" w14:textId="77777777"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2"/>
    <w:p w14:paraId="719B07D2" w14:textId="77777777" w:rsidR="00256DFA" w:rsidRPr="00256DFA" w:rsidRDefault="00256DFA" w:rsidP="00256DFA">
      <w:pPr>
        <w:pStyle w:val="EndNoteBibliography"/>
        <w:spacing w:after="0"/>
      </w:pPr>
    </w:p>
    <w:p w14:paraId="6387FBEC" w14:textId="77777777" w:rsidR="00256DFA" w:rsidRPr="00256DFA" w:rsidRDefault="00256DFA" w:rsidP="00256DFA">
      <w:pPr>
        <w:pStyle w:val="EndNoteBibliography"/>
        <w:ind w:left="720" w:hanging="720"/>
      </w:pPr>
      <w:bookmarkStart w:id="23" w:name="_ENREF_24"/>
      <w:r w:rsidRPr="00256DFA">
        <w:t>Gandrud, Christopher</w:t>
      </w:r>
    </w:p>
    <w:p w14:paraId="72D877A7" w14:textId="77777777"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3"/>
    <w:p w14:paraId="75734996" w14:textId="77777777" w:rsidR="00256DFA" w:rsidRPr="00256DFA" w:rsidRDefault="00256DFA" w:rsidP="00256DFA">
      <w:pPr>
        <w:pStyle w:val="EndNoteBibliography"/>
        <w:spacing w:after="0"/>
      </w:pPr>
    </w:p>
    <w:p w14:paraId="62DAEC83" w14:textId="77777777" w:rsidR="00256DFA" w:rsidRPr="00256DFA" w:rsidRDefault="00256DFA" w:rsidP="00256DFA">
      <w:pPr>
        <w:pStyle w:val="EndNoteBibliography"/>
        <w:ind w:left="720" w:hanging="720"/>
      </w:pPr>
      <w:bookmarkStart w:id="24" w:name="_ENREF_25"/>
      <w:r w:rsidRPr="00256DFA">
        <w:t>Goodall, Colin</w:t>
      </w:r>
    </w:p>
    <w:p w14:paraId="03B04286" w14:textId="77777777"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4"/>
    <w:p w14:paraId="1BF4B57F" w14:textId="77777777" w:rsidR="00256DFA" w:rsidRPr="00256DFA" w:rsidRDefault="00256DFA" w:rsidP="00256DFA">
      <w:pPr>
        <w:pStyle w:val="EndNoteBibliography"/>
        <w:spacing w:after="0"/>
      </w:pPr>
    </w:p>
    <w:p w14:paraId="15E38010" w14:textId="77777777" w:rsidR="00256DFA" w:rsidRPr="00256DFA" w:rsidRDefault="00256DFA" w:rsidP="00256DFA">
      <w:pPr>
        <w:pStyle w:val="EndNoteBibliography"/>
        <w:ind w:left="720" w:hanging="720"/>
      </w:pPr>
      <w:bookmarkStart w:id="25" w:name="_ENREF_26"/>
      <w:r w:rsidRPr="00256DFA">
        <w:t>Gower, J. C.</w:t>
      </w:r>
    </w:p>
    <w:p w14:paraId="53B49EC2" w14:textId="77777777"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5"/>
    <w:p w14:paraId="533B541D" w14:textId="77777777" w:rsidR="00256DFA" w:rsidRPr="00256DFA" w:rsidRDefault="00256DFA" w:rsidP="00256DFA">
      <w:pPr>
        <w:pStyle w:val="EndNoteBibliography"/>
        <w:spacing w:after="0"/>
      </w:pPr>
    </w:p>
    <w:p w14:paraId="2616BBFF" w14:textId="77777777" w:rsidR="00256DFA" w:rsidRPr="00256DFA" w:rsidRDefault="00256DFA" w:rsidP="00256DFA">
      <w:pPr>
        <w:pStyle w:val="EndNoteBibliography"/>
        <w:ind w:left="720" w:hanging="720"/>
      </w:pPr>
      <w:bookmarkStart w:id="26" w:name="_ENREF_27"/>
      <w:r w:rsidRPr="00256DFA">
        <w:t>Gray, Charles T., and Ben Marwick</w:t>
      </w:r>
    </w:p>
    <w:p w14:paraId="5136E8D9" w14:textId="77777777"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6"/>
    <w:p w14:paraId="428FA40C" w14:textId="77777777" w:rsidR="00256DFA" w:rsidRPr="00256DFA" w:rsidRDefault="00256DFA" w:rsidP="00256DFA">
      <w:pPr>
        <w:pStyle w:val="EndNoteBibliography"/>
        <w:spacing w:after="0"/>
      </w:pPr>
    </w:p>
    <w:p w14:paraId="1B954AAF" w14:textId="77777777" w:rsidR="00256DFA" w:rsidRPr="00256DFA" w:rsidRDefault="00256DFA" w:rsidP="00256DFA">
      <w:pPr>
        <w:pStyle w:val="EndNoteBibliography"/>
        <w:ind w:left="720" w:hanging="720"/>
      </w:pPr>
      <w:bookmarkStart w:id="27" w:name="_ENREF_28"/>
      <w:r w:rsidRPr="00256DFA">
        <w:t>Hardin, Margaret A</w:t>
      </w:r>
    </w:p>
    <w:p w14:paraId="495EEBBF" w14:textId="77777777"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7"/>
    <w:p w14:paraId="5986E5DD" w14:textId="77777777" w:rsidR="00256DFA" w:rsidRPr="00256DFA" w:rsidRDefault="00256DFA" w:rsidP="00256DFA">
      <w:pPr>
        <w:pStyle w:val="EndNoteBibliography"/>
        <w:spacing w:after="0"/>
      </w:pPr>
    </w:p>
    <w:p w14:paraId="272D2335" w14:textId="77777777" w:rsidR="00256DFA" w:rsidRPr="00256DFA" w:rsidRDefault="00256DFA" w:rsidP="00256DFA">
      <w:pPr>
        <w:pStyle w:val="EndNoteBibliography"/>
        <w:ind w:left="720" w:hanging="720"/>
      </w:pPr>
      <w:bookmarkStart w:id="28" w:name="_ENREF_29"/>
      <w:r w:rsidRPr="00256DFA">
        <w:t>Hodder, Ian, and Colin Renfrew</w:t>
      </w:r>
    </w:p>
    <w:p w14:paraId="09AC6C84" w14:textId="77777777"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8"/>
    <w:p w14:paraId="36CBC9A3" w14:textId="77777777" w:rsidR="00256DFA" w:rsidRPr="00256DFA" w:rsidRDefault="00256DFA" w:rsidP="00256DFA">
      <w:pPr>
        <w:pStyle w:val="EndNoteBibliography"/>
        <w:spacing w:after="0"/>
      </w:pPr>
    </w:p>
    <w:p w14:paraId="43034935" w14:textId="77777777" w:rsidR="00256DFA" w:rsidRPr="00256DFA" w:rsidRDefault="00256DFA" w:rsidP="00256DFA">
      <w:pPr>
        <w:pStyle w:val="EndNoteBibliography"/>
        <w:ind w:left="720" w:hanging="720"/>
      </w:pPr>
      <w:bookmarkStart w:id="29" w:name="_ENREF_30"/>
      <w:r w:rsidRPr="00256DFA">
        <w:t>Jelks, Edward B.</w:t>
      </w:r>
    </w:p>
    <w:p w14:paraId="701C4BAB" w14:textId="77777777"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29"/>
    <w:p w14:paraId="088FE206" w14:textId="77777777" w:rsidR="00256DFA" w:rsidRPr="00256DFA" w:rsidRDefault="00256DFA" w:rsidP="00256DFA">
      <w:pPr>
        <w:pStyle w:val="EndNoteBibliography"/>
        <w:spacing w:after="0"/>
      </w:pPr>
    </w:p>
    <w:p w14:paraId="12DEC03F" w14:textId="77777777" w:rsidR="00256DFA" w:rsidRPr="00256DFA" w:rsidRDefault="00256DFA" w:rsidP="00256DFA">
      <w:pPr>
        <w:pStyle w:val="EndNoteBibliography"/>
        <w:ind w:left="720" w:hanging="720"/>
      </w:pPr>
      <w:bookmarkStart w:id="30" w:name="_ENREF_31"/>
      <w:r w:rsidRPr="00256DFA">
        <w:t>Johnson, LeRoy</w:t>
      </w:r>
    </w:p>
    <w:p w14:paraId="0681EFFB" w14:textId="77777777"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0"/>
    <w:p w14:paraId="41E02169" w14:textId="77777777" w:rsidR="00256DFA" w:rsidRPr="00256DFA" w:rsidRDefault="00256DFA" w:rsidP="00256DFA">
      <w:pPr>
        <w:pStyle w:val="EndNoteBibliography"/>
        <w:spacing w:after="0"/>
      </w:pPr>
    </w:p>
    <w:p w14:paraId="4E6E9FF2" w14:textId="77777777" w:rsidR="00256DFA" w:rsidRPr="00256DFA" w:rsidRDefault="00256DFA" w:rsidP="00256DFA">
      <w:pPr>
        <w:pStyle w:val="EndNoteBibliography"/>
        <w:ind w:left="720" w:hanging="720"/>
      </w:pPr>
      <w:bookmarkStart w:id="31" w:name="_ENREF_32"/>
      <w:r w:rsidRPr="00256DFA">
        <w:t>Jolliffe, Ian T.</w:t>
      </w:r>
    </w:p>
    <w:p w14:paraId="04FAE8D9" w14:textId="77777777"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1"/>
    <w:p w14:paraId="28C38FD2" w14:textId="77777777" w:rsidR="00256DFA" w:rsidRPr="00256DFA" w:rsidRDefault="00256DFA" w:rsidP="00256DFA">
      <w:pPr>
        <w:pStyle w:val="EndNoteBibliography"/>
        <w:spacing w:after="0"/>
      </w:pPr>
    </w:p>
    <w:p w14:paraId="71712D99" w14:textId="77777777" w:rsidR="00256DFA" w:rsidRPr="00256DFA" w:rsidRDefault="00256DFA" w:rsidP="00256DFA">
      <w:pPr>
        <w:pStyle w:val="EndNoteBibliography"/>
        <w:ind w:left="720" w:hanging="720"/>
      </w:pPr>
      <w:bookmarkStart w:id="32" w:name="_ENREF_33"/>
      <w:r w:rsidRPr="00256DFA">
        <w:t>Keller, Charles M, and Janet Dixon Keller</w:t>
      </w:r>
    </w:p>
    <w:p w14:paraId="1DEF3D45" w14:textId="77777777"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2"/>
    <w:p w14:paraId="7E0E4F1D" w14:textId="77777777" w:rsidR="00256DFA" w:rsidRPr="00256DFA" w:rsidRDefault="00256DFA" w:rsidP="00256DFA">
      <w:pPr>
        <w:pStyle w:val="EndNoteBibliography"/>
        <w:spacing w:after="0"/>
      </w:pPr>
    </w:p>
    <w:p w14:paraId="05FDFD94" w14:textId="77777777" w:rsidR="00256DFA" w:rsidRPr="00256DFA" w:rsidRDefault="00256DFA" w:rsidP="00256DFA">
      <w:pPr>
        <w:pStyle w:val="EndNoteBibliography"/>
        <w:ind w:left="720" w:hanging="720"/>
      </w:pPr>
      <w:bookmarkStart w:id="33" w:name="_ENREF_34"/>
      <w:r w:rsidRPr="00256DFA">
        <w:t>Kelley, J. Charles</w:t>
      </w:r>
    </w:p>
    <w:p w14:paraId="7BF5DBEC" w14:textId="77777777"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3"/>
    <w:p w14:paraId="2202DFAD" w14:textId="77777777" w:rsidR="00256DFA" w:rsidRPr="00256DFA" w:rsidRDefault="00256DFA" w:rsidP="00256DFA">
      <w:pPr>
        <w:pStyle w:val="EndNoteBibliography"/>
        <w:spacing w:after="0"/>
      </w:pPr>
    </w:p>
    <w:p w14:paraId="634BBBE6" w14:textId="77777777" w:rsidR="00256DFA" w:rsidRPr="00256DFA" w:rsidRDefault="00256DFA" w:rsidP="00256DFA">
      <w:pPr>
        <w:pStyle w:val="EndNoteBibliography"/>
        <w:ind w:left="720" w:hanging="720"/>
      </w:pPr>
      <w:bookmarkStart w:id="34" w:name="_ENREF_35"/>
      <w:r w:rsidRPr="00256DFA">
        <w:t>Kendall, David G.</w:t>
      </w:r>
    </w:p>
    <w:p w14:paraId="6B744E67" w14:textId="77777777"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4"/>
    <w:p w14:paraId="67F0BC2D" w14:textId="77777777" w:rsidR="00256DFA" w:rsidRPr="00256DFA" w:rsidRDefault="00256DFA" w:rsidP="00256DFA">
      <w:pPr>
        <w:pStyle w:val="EndNoteBibliography"/>
        <w:spacing w:after="0"/>
      </w:pPr>
    </w:p>
    <w:p w14:paraId="197006CE" w14:textId="77777777" w:rsidR="00256DFA" w:rsidRPr="00256DFA" w:rsidRDefault="00256DFA" w:rsidP="00256DFA">
      <w:pPr>
        <w:pStyle w:val="EndNoteBibliography"/>
        <w:ind w:left="720" w:hanging="720"/>
      </w:pPr>
      <w:bookmarkStart w:id="35"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5"/>
    <w:p w14:paraId="79C1DB5C" w14:textId="77777777" w:rsidR="00256DFA" w:rsidRPr="00256DFA" w:rsidRDefault="00256DFA" w:rsidP="00256DFA">
      <w:pPr>
        <w:pStyle w:val="EndNoteBibliography"/>
        <w:spacing w:after="0"/>
      </w:pPr>
    </w:p>
    <w:p w14:paraId="1D09400D" w14:textId="77777777" w:rsidR="00256DFA" w:rsidRPr="00256DFA" w:rsidRDefault="00256DFA" w:rsidP="00256DFA">
      <w:pPr>
        <w:pStyle w:val="EndNoteBibliography"/>
        <w:ind w:left="720" w:hanging="720"/>
      </w:pPr>
      <w:bookmarkStart w:id="36" w:name="_ENREF_37"/>
      <w:r w:rsidRPr="00256DFA">
        <w:t>Klingenberg, Christian Peter</w:t>
      </w:r>
    </w:p>
    <w:p w14:paraId="06EAEE4B" w14:textId="77777777"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6"/>
    <w:p w14:paraId="7DC4763B" w14:textId="77777777" w:rsidR="00256DFA" w:rsidRPr="00256DFA" w:rsidRDefault="00256DFA" w:rsidP="00256DFA">
      <w:pPr>
        <w:pStyle w:val="EndNoteBibliography"/>
        <w:spacing w:after="0"/>
      </w:pPr>
    </w:p>
    <w:p w14:paraId="74F89E1B" w14:textId="77777777" w:rsidR="00256DFA" w:rsidRPr="00256DFA" w:rsidRDefault="00256DFA" w:rsidP="00256DFA">
      <w:pPr>
        <w:pStyle w:val="EndNoteBibliography"/>
        <w:ind w:left="720" w:hanging="720"/>
      </w:pPr>
      <w:bookmarkStart w:id="37" w:name="_ENREF_38"/>
      <w:r w:rsidRPr="00256DFA">
        <w:t>LaVere, David</w:t>
      </w:r>
    </w:p>
    <w:p w14:paraId="00D66893" w14:textId="77777777"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7"/>
    <w:p w14:paraId="3C767F22" w14:textId="77777777" w:rsidR="00256DFA" w:rsidRPr="00256DFA" w:rsidRDefault="00256DFA" w:rsidP="00256DFA">
      <w:pPr>
        <w:pStyle w:val="EndNoteBibliography"/>
        <w:spacing w:after="0"/>
      </w:pPr>
    </w:p>
    <w:p w14:paraId="28F809E1" w14:textId="77777777" w:rsidR="00256DFA" w:rsidRPr="00256DFA" w:rsidRDefault="00256DFA" w:rsidP="00256DFA">
      <w:pPr>
        <w:pStyle w:val="EndNoteBibliography"/>
        <w:ind w:left="720" w:hanging="720"/>
      </w:pPr>
      <w:bookmarkStart w:id="38" w:name="_ENREF_39"/>
      <w:r w:rsidRPr="00256DFA">
        <w:t>Lohse, Jon C.</w:t>
      </w:r>
    </w:p>
    <w:p w14:paraId="4E9FC977" w14:textId="77777777"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8"/>
    <w:p w14:paraId="6300B411" w14:textId="77777777" w:rsidR="00256DFA" w:rsidRPr="00256DFA" w:rsidRDefault="00256DFA" w:rsidP="00256DFA">
      <w:pPr>
        <w:pStyle w:val="EndNoteBibliography"/>
        <w:spacing w:after="0"/>
      </w:pPr>
    </w:p>
    <w:p w14:paraId="2D08E836" w14:textId="77777777" w:rsidR="00256DFA" w:rsidRPr="00256DFA" w:rsidRDefault="00256DFA" w:rsidP="00256DFA">
      <w:pPr>
        <w:pStyle w:val="EndNoteBibliography"/>
        <w:ind w:left="720" w:hanging="720"/>
      </w:pPr>
      <w:bookmarkStart w:id="39" w:name="_ENREF_40"/>
      <w:r w:rsidRPr="00256DFA">
        <w:t>Monnier, Gilliane</w:t>
      </w:r>
    </w:p>
    <w:p w14:paraId="49C13902" w14:textId="77777777"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39"/>
    <w:p w14:paraId="14B4CFF4" w14:textId="77777777" w:rsidR="00256DFA" w:rsidRPr="00256DFA" w:rsidRDefault="00256DFA" w:rsidP="00256DFA">
      <w:pPr>
        <w:pStyle w:val="EndNoteBibliography"/>
        <w:spacing w:after="0"/>
      </w:pPr>
    </w:p>
    <w:p w14:paraId="779A8F64" w14:textId="77777777" w:rsidR="00256DFA" w:rsidRPr="00256DFA" w:rsidRDefault="00256DFA" w:rsidP="00256DFA">
      <w:pPr>
        <w:pStyle w:val="EndNoteBibliography"/>
        <w:ind w:left="720" w:hanging="720"/>
      </w:pPr>
      <w:bookmarkStart w:id="40" w:name="_ENREF_41"/>
      <w:r w:rsidRPr="00256DFA">
        <w:t>Mosimann, James E.</w:t>
      </w:r>
    </w:p>
    <w:p w14:paraId="7F7BE1AA" w14:textId="77777777"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0"/>
    <w:p w14:paraId="4E8D3E27" w14:textId="77777777" w:rsidR="00256DFA" w:rsidRPr="00256DFA" w:rsidRDefault="00256DFA" w:rsidP="00256DFA">
      <w:pPr>
        <w:pStyle w:val="EndNoteBibliography"/>
        <w:spacing w:after="0"/>
      </w:pPr>
    </w:p>
    <w:p w14:paraId="1B9640B4" w14:textId="77777777" w:rsidR="00256DFA" w:rsidRPr="00256DFA" w:rsidRDefault="00256DFA" w:rsidP="00256DFA">
      <w:pPr>
        <w:pStyle w:val="EndNoteBibliography"/>
        <w:ind w:left="720" w:hanging="720"/>
      </w:pPr>
      <w:bookmarkStart w:id="41" w:name="_ENREF_42"/>
      <w:r w:rsidRPr="00256DFA">
        <w:t>Newkumet, Vynola Beaver, and Howard L. Meredith</w:t>
      </w:r>
    </w:p>
    <w:p w14:paraId="6E3CE765" w14:textId="77777777"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1"/>
    <w:p w14:paraId="3185FBC3" w14:textId="77777777" w:rsidR="00256DFA" w:rsidRPr="00256DFA" w:rsidRDefault="00256DFA" w:rsidP="00256DFA">
      <w:pPr>
        <w:pStyle w:val="EndNoteBibliography"/>
        <w:spacing w:after="0"/>
      </w:pPr>
    </w:p>
    <w:p w14:paraId="7C183B3B" w14:textId="77777777" w:rsidR="00256DFA" w:rsidRPr="00256DFA" w:rsidRDefault="00256DFA" w:rsidP="00256DFA">
      <w:pPr>
        <w:pStyle w:val="EndNoteBibliography"/>
        <w:ind w:left="720" w:hanging="720"/>
      </w:pPr>
      <w:bookmarkStart w:id="42" w:name="_ENREF_43"/>
      <w:r w:rsidRPr="00256DFA">
        <w:t>Nowell, April</w:t>
      </w:r>
    </w:p>
    <w:p w14:paraId="48A54D01" w14:textId="77777777"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2"/>
    <w:p w14:paraId="088801E6" w14:textId="77777777" w:rsidR="00256DFA" w:rsidRPr="00256DFA" w:rsidRDefault="00256DFA" w:rsidP="00256DFA">
      <w:pPr>
        <w:pStyle w:val="EndNoteBibliography"/>
        <w:spacing w:after="0"/>
      </w:pPr>
    </w:p>
    <w:p w14:paraId="64BD828F" w14:textId="77777777" w:rsidR="00256DFA" w:rsidRPr="00256DFA" w:rsidRDefault="00256DFA" w:rsidP="00256DFA">
      <w:pPr>
        <w:pStyle w:val="EndNoteBibliography"/>
        <w:ind w:left="720" w:hanging="720"/>
      </w:pPr>
      <w:bookmarkStart w:id="43" w:name="_ENREF_44"/>
      <w:r w:rsidRPr="00256DFA">
        <w:t>O'Brien, Michael J., and R. Lee Lyman</w:t>
      </w:r>
    </w:p>
    <w:p w14:paraId="55469605" w14:textId="77777777"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3"/>
    <w:p w14:paraId="0FF61124" w14:textId="77777777" w:rsidR="00256DFA" w:rsidRPr="00256DFA" w:rsidRDefault="00256DFA" w:rsidP="00256DFA">
      <w:pPr>
        <w:pStyle w:val="EndNoteBibliography"/>
        <w:spacing w:after="0"/>
      </w:pPr>
    </w:p>
    <w:p w14:paraId="6DFC44F4" w14:textId="77777777" w:rsidR="00256DFA" w:rsidRPr="00256DFA" w:rsidRDefault="00256DFA" w:rsidP="00256DFA">
      <w:pPr>
        <w:pStyle w:val="EndNoteBibliography"/>
        <w:ind w:left="720" w:hanging="720"/>
      </w:pPr>
      <w:bookmarkStart w:id="44" w:name="_ENREF_45"/>
      <w:r w:rsidRPr="00256DFA">
        <w:t>Peng, Roger D.</w:t>
      </w:r>
    </w:p>
    <w:p w14:paraId="01EE2B4C" w14:textId="77777777"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4"/>
    <w:p w14:paraId="28FFB064" w14:textId="77777777" w:rsidR="00256DFA" w:rsidRPr="00256DFA" w:rsidRDefault="00256DFA" w:rsidP="00256DFA">
      <w:pPr>
        <w:pStyle w:val="EndNoteBibliography"/>
        <w:spacing w:after="0"/>
      </w:pPr>
    </w:p>
    <w:p w14:paraId="741EC57E" w14:textId="77777777" w:rsidR="00256DFA" w:rsidRPr="00256DFA" w:rsidRDefault="00256DFA" w:rsidP="00256DFA">
      <w:pPr>
        <w:pStyle w:val="EndNoteBibliography"/>
        <w:ind w:left="720" w:hanging="720"/>
      </w:pPr>
      <w:bookmarkStart w:id="45" w:name="_ENREF_46"/>
      <w:r w:rsidRPr="00256DFA">
        <w:t>Perttula, Timothy K.</w:t>
      </w:r>
    </w:p>
    <w:p w14:paraId="5B8B6975" w14:textId="77777777"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5"/>
    <w:p w14:paraId="0E59A2EB" w14:textId="77777777" w:rsidR="00256DFA" w:rsidRPr="00256DFA" w:rsidRDefault="00256DFA" w:rsidP="00256DFA">
      <w:pPr>
        <w:pStyle w:val="EndNoteBibliography"/>
        <w:spacing w:after="0"/>
      </w:pPr>
    </w:p>
    <w:p w14:paraId="1FCBDD0D" w14:textId="77777777" w:rsidR="00256DFA" w:rsidRPr="00256DFA" w:rsidRDefault="00256DFA" w:rsidP="00256DFA">
      <w:pPr>
        <w:pStyle w:val="EndNoteBibliography"/>
        <w:ind w:left="720" w:hanging="720"/>
      </w:pPr>
      <w:bookmarkStart w:id="46"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6"/>
    <w:p w14:paraId="6AEC00BB" w14:textId="77777777" w:rsidR="00256DFA" w:rsidRPr="00256DFA" w:rsidRDefault="00256DFA" w:rsidP="00256DFA">
      <w:pPr>
        <w:pStyle w:val="EndNoteBibliography"/>
        <w:spacing w:after="0"/>
      </w:pPr>
    </w:p>
    <w:p w14:paraId="7AE4EAEF" w14:textId="77777777" w:rsidR="00256DFA" w:rsidRPr="00256DFA" w:rsidRDefault="00256DFA" w:rsidP="00256DFA">
      <w:pPr>
        <w:pStyle w:val="EndNoteBibliography"/>
        <w:ind w:left="720" w:hanging="720"/>
      </w:pPr>
      <w:bookmarkStart w:id="47" w:name="_ENREF_48"/>
      <w:r w:rsidRPr="00256DFA">
        <w:t>R Core Development Team</w:t>
      </w:r>
    </w:p>
    <w:p w14:paraId="3B15CD55" w14:textId="77777777"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7"/>
    <w:p w14:paraId="4E730F1E" w14:textId="77777777" w:rsidR="00256DFA" w:rsidRPr="00256DFA" w:rsidRDefault="00256DFA" w:rsidP="00256DFA">
      <w:pPr>
        <w:pStyle w:val="EndNoteBibliography"/>
        <w:spacing w:after="0"/>
      </w:pPr>
    </w:p>
    <w:p w14:paraId="2F17D88D" w14:textId="77777777" w:rsidR="00256DFA" w:rsidRPr="00256DFA" w:rsidRDefault="00256DFA" w:rsidP="00256DFA">
      <w:pPr>
        <w:pStyle w:val="EndNoteBibliography"/>
        <w:ind w:left="720" w:hanging="720"/>
      </w:pPr>
      <w:bookmarkStart w:id="48" w:name="_ENREF_49"/>
      <w:r w:rsidRPr="00256DFA">
        <w:t>Rohlf, F. James</w:t>
      </w:r>
    </w:p>
    <w:p w14:paraId="40DB6D38" w14:textId="77777777"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8"/>
    <w:p w14:paraId="3CF9C893" w14:textId="77777777" w:rsidR="00256DFA" w:rsidRPr="00256DFA" w:rsidRDefault="00256DFA" w:rsidP="00256DFA">
      <w:pPr>
        <w:pStyle w:val="EndNoteBibliography"/>
        <w:spacing w:after="0"/>
      </w:pPr>
    </w:p>
    <w:p w14:paraId="559070F7" w14:textId="77777777" w:rsidR="00256DFA" w:rsidRPr="00256DFA" w:rsidRDefault="00256DFA" w:rsidP="00256DFA">
      <w:pPr>
        <w:pStyle w:val="EndNoteBibliography"/>
        <w:ind w:left="720" w:hanging="720"/>
      </w:pPr>
      <w:bookmarkStart w:id="49" w:name="_ENREF_50"/>
      <w:r w:rsidRPr="00256DFA">
        <w:t>Rohlf, F. James, and Dennis E. Slice</w:t>
      </w:r>
    </w:p>
    <w:p w14:paraId="214A8B19" w14:textId="77777777"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49"/>
    <w:p w14:paraId="43C70FFB" w14:textId="77777777" w:rsidR="00256DFA" w:rsidRPr="00256DFA" w:rsidRDefault="00256DFA" w:rsidP="00256DFA">
      <w:pPr>
        <w:pStyle w:val="EndNoteBibliography"/>
        <w:spacing w:after="0"/>
      </w:pPr>
    </w:p>
    <w:p w14:paraId="46BCD81D" w14:textId="77777777" w:rsidR="00256DFA" w:rsidRPr="00256DFA" w:rsidRDefault="00256DFA" w:rsidP="00256DFA">
      <w:pPr>
        <w:pStyle w:val="EndNoteBibliography"/>
        <w:ind w:left="720" w:hanging="720"/>
      </w:pPr>
      <w:bookmarkStart w:id="50" w:name="_ENREF_51"/>
      <w:r w:rsidRPr="00256DFA">
        <w:t>Selden Jr, Robert Z., John E. Dockall, C. Britt Bousman, and Timothy K. Perttula</w:t>
      </w:r>
    </w:p>
    <w:p w14:paraId="55BBB8C2" w14:textId="77777777"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0"/>
    <w:p w14:paraId="1DABDDB8" w14:textId="77777777" w:rsidR="00256DFA" w:rsidRPr="00256DFA" w:rsidRDefault="00256DFA" w:rsidP="00256DFA">
      <w:pPr>
        <w:pStyle w:val="EndNoteBibliography"/>
        <w:spacing w:after="0"/>
      </w:pPr>
    </w:p>
    <w:p w14:paraId="65659D41" w14:textId="77777777" w:rsidR="00256DFA" w:rsidRPr="00256DFA" w:rsidRDefault="00256DFA" w:rsidP="00256DFA">
      <w:pPr>
        <w:pStyle w:val="EndNoteBibliography"/>
        <w:ind w:left="720" w:hanging="720"/>
      </w:pPr>
      <w:bookmarkStart w:id="51" w:name="_ENREF_52"/>
      <w:r w:rsidRPr="00256DFA">
        <w:t>Selden Jr., Robert Z.</w:t>
      </w:r>
    </w:p>
    <w:p w14:paraId="064EB669" w14:textId="77777777"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1"/>
    <w:p w14:paraId="14B88DEC" w14:textId="77777777" w:rsidR="00256DFA" w:rsidRPr="00256DFA" w:rsidRDefault="00256DFA" w:rsidP="00256DFA">
      <w:pPr>
        <w:pStyle w:val="EndNoteBibliography"/>
        <w:spacing w:after="0"/>
      </w:pPr>
    </w:p>
    <w:p w14:paraId="07295DEC" w14:textId="77777777" w:rsidR="00256DFA" w:rsidRPr="00256DFA" w:rsidRDefault="00256DFA" w:rsidP="00256DFA">
      <w:pPr>
        <w:pStyle w:val="EndNoteBibliography"/>
        <w:ind w:left="720" w:hanging="720"/>
      </w:pPr>
      <w:bookmarkStart w:id="52"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2"/>
    <w:p w14:paraId="5904C946" w14:textId="77777777" w:rsidR="00256DFA" w:rsidRPr="00256DFA" w:rsidRDefault="00256DFA" w:rsidP="00256DFA">
      <w:pPr>
        <w:pStyle w:val="EndNoteBibliography"/>
        <w:spacing w:after="0"/>
      </w:pPr>
    </w:p>
    <w:p w14:paraId="27AA7885" w14:textId="77777777" w:rsidR="00256DFA" w:rsidRPr="00256DFA" w:rsidRDefault="00256DFA" w:rsidP="00256DFA">
      <w:pPr>
        <w:pStyle w:val="EndNoteBibliography"/>
        <w:ind w:left="720" w:hanging="720"/>
      </w:pPr>
      <w:bookmarkStart w:id="53"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3"/>
    <w:p w14:paraId="51DE43FB" w14:textId="77777777" w:rsidR="00256DFA" w:rsidRPr="00256DFA" w:rsidRDefault="00256DFA" w:rsidP="00256DFA">
      <w:pPr>
        <w:pStyle w:val="EndNoteBibliography"/>
        <w:spacing w:after="0"/>
      </w:pPr>
    </w:p>
    <w:p w14:paraId="56E2E0D4" w14:textId="77777777" w:rsidR="00256DFA" w:rsidRPr="00256DFA" w:rsidRDefault="00256DFA" w:rsidP="00256DFA">
      <w:pPr>
        <w:pStyle w:val="EndNoteBibliography"/>
        <w:ind w:left="720" w:hanging="720"/>
      </w:pPr>
      <w:bookmarkStart w:id="54"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4"/>
    <w:p w14:paraId="58D80D64" w14:textId="77777777" w:rsidR="00256DFA" w:rsidRPr="00256DFA" w:rsidRDefault="00256DFA" w:rsidP="00256DFA">
      <w:pPr>
        <w:pStyle w:val="EndNoteBibliography"/>
        <w:spacing w:after="0"/>
      </w:pPr>
    </w:p>
    <w:p w14:paraId="73869023" w14:textId="77777777" w:rsidR="00256DFA" w:rsidRPr="00256DFA" w:rsidRDefault="00256DFA" w:rsidP="00256DFA">
      <w:pPr>
        <w:pStyle w:val="EndNoteBibliography"/>
        <w:ind w:left="720" w:hanging="720"/>
      </w:pPr>
      <w:bookmarkStart w:id="55"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5"/>
    <w:p w14:paraId="0C54949D" w14:textId="77777777" w:rsidR="00256DFA" w:rsidRPr="00256DFA" w:rsidRDefault="00256DFA" w:rsidP="00256DFA">
      <w:pPr>
        <w:pStyle w:val="EndNoteBibliography"/>
        <w:spacing w:after="0"/>
      </w:pPr>
    </w:p>
    <w:p w14:paraId="23D6154B" w14:textId="77777777" w:rsidR="00256DFA" w:rsidRPr="00256DFA" w:rsidRDefault="00256DFA" w:rsidP="00256DFA">
      <w:pPr>
        <w:pStyle w:val="EndNoteBibliography"/>
        <w:ind w:left="720" w:hanging="720"/>
      </w:pPr>
      <w:bookmarkStart w:id="56" w:name="_ENREF_57"/>
      <w:r w:rsidRPr="00256DFA">
        <w:t>Selden Jr., Robert Z., and John E. Dockall</w:t>
      </w:r>
    </w:p>
    <w:p w14:paraId="66FB91F2" w14:textId="77777777"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6"/>
    <w:p w14:paraId="5C1AD77D" w14:textId="77777777" w:rsidR="00256DFA" w:rsidRPr="00256DFA" w:rsidRDefault="00256DFA" w:rsidP="00256DFA">
      <w:pPr>
        <w:pStyle w:val="EndNoteBibliography"/>
        <w:spacing w:after="0"/>
      </w:pPr>
    </w:p>
    <w:p w14:paraId="0CC9C9CE" w14:textId="77777777" w:rsidR="00256DFA" w:rsidRPr="00256DFA" w:rsidRDefault="00256DFA" w:rsidP="00256DFA">
      <w:pPr>
        <w:pStyle w:val="EndNoteBibliography"/>
        <w:ind w:left="720" w:hanging="720"/>
      </w:pPr>
      <w:bookmarkStart w:id="57" w:name="_ENREF_58"/>
      <w:r w:rsidRPr="00256DFA">
        <w:t>Selden Jr., Robert Z., John E. Dockall, and Morgane Dubied</w:t>
      </w:r>
    </w:p>
    <w:p w14:paraId="344F8CD3" w14:textId="77777777"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7"/>
    <w:p w14:paraId="6ADA3BD6" w14:textId="77777777" w:rsidR="00256DFA" w:rsidRPr="00256DFA" w:rsidRDefault="00256DFA" w:rsidP="00256DFA">
      <w:pPr>
        <w:pStyle w:val="EndNoteBibliography"/>
        <w:spacing w:after="0"/>
      </w:pPr>
    </w:p>
    <w:p w14:paraId="513681FE" w14:textId="77777777" w:rsidR="00256DFA" w:rsidRPr="00256DFA" w:rsidRDefault="00256DFA" w:rsidP="00256DFA">
      <w:pPr>
        <w:pStyle w:val="EndNoteBibliography"/>
        <w:ind w:left="720" w:hanging="720"/>
      </w:pPr>
      <w:bookmarkStart w:id="58" w:name="_ENREF_59"/>
      <w:r w:rsidRPr="00256DFA">
        <w:t>Selden Jr., Robert Z., John E. Dockall, and Harry J. Shafer</w:t>
      </w:r>
    </w:p>
    <w:p w14:paraId="3325D3DA" w14:textId="77777777"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8"/>
    <w:p w14:paraId="4D3D1F39" w14:textId="77777777" w:rsidR="00256DFA" w:rsidRPr="00256DFA" w:rsidRDefault="00256DFA" w:rsidP="00256DFA">
      <w:pPr>
        <w:pStyle w:val="EndNoteBibliography"/>
        <w:spacing w:after="0"/>
      </w:pPr>
    </w:p>
    <w:p w14:paraId="3CE39D0E" w14:textId="77777777" w:rsidR="00256DFA" w:rsidRPr="00256DFA" w:rsidRDefault="00256DFA" w:rsidP="00256DFA">
      <w:pPr>
        <w:pStyle w:val="EndNoteBibliography"/>
        <w:ind w:left="720" w:hanging="720"/>
      </w:pPr>
      <w:bookmarkStart w:id="59" w:name="_ENREF_60"/>
      <w:r w:rsidRPr="00256DFA">
        <w:t>Sherratt, Emma, David J. Gower, Christian P. Klingenberg, and Mark Wilkinson</w:t>
      </w:r>
    </w:p>
    <w:p w14:paraId="030D09A4" w14:textId="77777777"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59"/>
    <w:p w14:paraId="26378D1B" w14:textId="77777777" w:rsidR="00256DFA" w:rsidRPr="00256DFA" w:rsidRDefault="00256DFA" w:rsidP="00256DFA">
      <w:pPr>
        <w:pStyle w:val="EndNoteBibliography"/>
        <w:spacing w:after="0"/>
      </w:pPr>
    </w:p>
    <w:p w14:paraId="3C2D04F3" w14:textId="77777777" w:rsidR="00256DFA" w:rsidRPr="00256DFA" w:rsidRDefault="00256DFA" w:rsidP="00256DFA">
      <w:pPr>
        <w:pStyle w:val="EndNoteBibliography"/>
        <w:ind w:left="720" w:hanging="720"/>
      </w:pPr>
      <w:bookmarkStart w:id="60" w:name="_ENREF_61"/>
      <w:r w:rsidRPr="00256DFA">
        <w:t>Sinopoli, Carla M.</w:t>
      </w:r>
    </w:p>
    <w:p w14:paraId="2623BB57" w14:textId="77777777"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0"/>
    <w:p w14:paraId="43D6C302" w14:textId="77777777" w:rsidR="00256DFA" w:rsidRPr="00256DFA" w:rsidRDefault="00256DFA" w:rsidP="00256DFA">
      <w:pPr>
        <w:pStyle w:val="EndNoteBibliography"/>
        <w:spacing w:after="0"/>
      </w:pPr>
    </w:p>
    <w:p w14:paraId="21040BBB" w14:textId="77777777" w:rsidR="00256DFA" w:rsidRPr="00256DFA" w:rsidRDefault="00256DFA" w:rsidP="00256DFA">
      <w:pPr>
        <w:pStyle w:val="EndNoteBibliography"/>
        <w:ind w:left="720" w:hanging="720"/>
      </w:pPr>
      <w:bookmarkStart w:id="61" w:name="_ENREF_62"/>
      <w:r w:rsidRPr="00256DFA">
        <w:t>Slice, Dennis E.</w:t>
      </w:r>
    </w:p>
    <w:p w14:paraId="3342BCE8" w14:textId="77777777"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1"/>
    <w:p w14:paraId="2255DE0F" w14:textId="77777777" w:rsidR="00256DFA" w:rsidRPr="00256DFA" w:rsidRDefault="00256DFA" w:rsidP="00256DFA">
      <w:pPr>
        <w:pStyle w:val="EndNoteBibliography"/>
        <w:spacing w:after="0"/>
      </w:pPr>
    </w:p>
    <w:p w14:paraId="5334ADC1" w14:textId="77777777" w:rsidR="00256DFA" w:rsidRPr="00256DFA" w:rsidRDefault="00256DFA" w:rsidP="00256DFA">
      <w:pPr>
        <w:pStyle w:val="EndNoteBibliography"/>
        <w:ind w:left="720" w:hanging="720"/>
      </w:pPr>
      <w:bookmarkStart w:id="62" w:name="_ENREF_63"/>
      <w:r w:rsidRPr="00256DFA">
        <w:t>Spielmann, Katherine A.</w:t>
      </w:r>
    </w:p>
    <w:p w14:paraId="26FAA9D2" w14:textId="77777777"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2"/>
    <w:p w14:paraId="7951958F" w14:textId="77777777" w:rsidR="00256DFA" w:rsidRPr="00256DFA" w:rsidRDefault="00256DFA" w:rsidP="00256DFA">
      <w:pPr>
        <w:pStyle w:val="EndNoteBibliography"/>
        <w:spacing w:after="0"/>
      </w:pPr>
    </w:p>
    <w:p w14:paraId="49E37899" w14:textId="77777777" w:rsidR="00256DFA" w:rsidRPr="00256DFA" w:rsidRDefault="00256DFA" w:rsidP="00256DFA">
      <w:pPr>
        <w:pStyle w:val="EndNoteBibliography"/>
        <w:ind w:left="720" w:hanging="720"/>
      </w:pPr>
      <w:bookmarkStart w:id="63" w:name="_ENREF_64"/>
      <w:r w:rsidRPr="00256DFA">
        <w:t>Suhm, Dee Ann, and Edward B. Jelks</w:t>
      </w:r>
    </w:p>
    <w:p w14:paraId="369663EB" w14:textId="77777777"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3"/>
    <w:p w14:paraId="4283FC26" w14:textId="77777777" w:rsidR="00256DFA" w:rsidRPr="00256DFA" w:rsidRDefault="00256DFA" w:rsidP="00256DFA">
      <w:pPr>
        <w:pStyle w:val="EndNoteBibliography"/>
        <w:spacing w:after="0"/>
      </w:pPr>
    </w:p>
    <w:p w14:paraId="5C6D061C" w14:textId="77777777" w:rsidR="00256DFA" w:rsidRPr="00256DFA" w:rsidRDefault="00256DFA" w:rsidP="00256DFA">
      <w:pPr>
        <w:pStyle w:val="EndNoteBibliography"/>
        <w:ind w:left="720" w:hanging="720"/>
      </w:pPr>
      <w:bookmarkStart w:id="64" w:name="_ENREF_65"/>
      <w:r w:rsidRPr="00256DFA">
        <w:t>Suhm, Dee Ann, Alex D. Krieger, and Edward B. Jelks</w:t>
      </w:r>
    </w:p>
    <w:p w14:paraId="5D9044E0" w14:textId="77777777"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4"/>
    <w:p w14:paraId="02AF2403" w14:textId="77777777" w:rsidR="00256DFA" w:rsidRPr="00256DFA" w:rsidRDefault="00256DFA" w:rsidP="00256DFA">
      <w:pPr>
        <w:pStyle w:val="EndNoteBibliography"/>
        <w:spacing w:after="0"/>
      </w:pPr>
    </w:p>
    <w:p w14:paraId="14054A61" w14:textId="77777777" w:rsidR="00256DFA" w:rsidRPr="00256DFA" w:rsidRDefault="00256DFA" w:rsidP="00256DFA">
      <w:pPr>
        <w:pStyle w:val="EndNoteBibliography"/>
        <w:ind w:left="720" w:hanging="720"/>
      </w:pPr>
      <w:bookmarkStart w:id="65" w:name="_ENREF_66"/>
      <w:r w:rsidRPr="00256DFA">
        <w:t>Turner, E. S., T. R. Hester, and R. L McReynolds</w:t>
      </w:r>
    </w:p>
    <w:p w14:paraId="2A032310" w14:textId="77777777"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5"/>
    <w:p w14:paraId="5564F3A7" w14:textId="77777777" w:rsidR="00256DFA" w:rsidRPr="00256DFA" w:rsidRDefault="00256DFA" w:rsidP="00256DFA">
      <w:pPr>
        <w:pStyle w:val="EndNoteBibliography"/>
        <w:spacing w:after="0"/>
      </w:pPr>
    </w:p>
    <w:p w14:paraId="1CE43B84" w14:textId="77777777" w:rsidR="00256DFA" w:rsidRPr="00256DFA" w:rsidRDefault="00256DFA" w:rsidP="00256DFA">
      <w:pPr>
        <w:pStyle w:val="EndNoteBibliography"/>
        <w:ind w:left="720" w:hanging="720"/>
      </w:pPr>
      <w:bookmarkStart w:id="66" w:name="_ENREF_67"/>
      <w:r w:rsidRPr="00256DFA">
        <w:t>Zelditch, Miriam Leah, Donald L. Swiderski, H. David Sheets, and William L. Fink</w:t>
      </w:r>
    </w:p>
    <w:p w14:paraId="7ACBF55D" w14:textId="77777777"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6"/>
    <w:p w14:paraId="7D90FCBF" w14:textId="77777777" w:rsidR="00256DFA" w:rsidRPr="00256DFA" w:rsidRDefault="00256DFA" w:rsidP="00256DFA">
      <w:pPr>
        <w:pStyle w:val="EndNoteBibliography"/>
      </w:pPr>
    </w:p>
    <w:p w14:paraId="3E3D3747" w14:textId="77777777"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1D896" w14:textId="77777777" w:rsidR="000F7F94" w:rsidRDefault="000F7F94" w:rsidP="002555D3">
      <w:pPr>
        <w:spacing w:after="0" w:line="240" w:lineRule="auto"/>
      </w:pPr>
      <w:r>
        <w:separator/>
      </w:r>
    </w:p>
  </w:endnote>
  <w:endnote w:type="continuationSeparator" w:id="0">
    <w:p w14:paraId="21F62B12" w14:textId="77777777" w:rsidR="000F7F94" w:rsidRDefault="000F7F94"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embedRegular r:id="rId1" w:fontKey="{B63214BB-20C5-4785-9E79-CDD3D921F251}"/>
    <w:embedBold r:id="rId2" w:fontKey="{37BF2ABB-1FB7-496C-815F-4A26FBDD0245}"/>
    <w:embedItalic r:id="rId3" w:fontKey="{DF017940-A0A1-4E82-8EFE-F52800595FE8}"/>
    <w:embedBoldItalic r:id="rId4" w:fontKey="{D6F30172-BAA7-4086-ADED-3DCE435DCC14}"/>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467372D3-CB91-4CBB-B531-E144A913931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754253"/>
      <w:docPartObj>
        <w:docPartGallery w:val="Page Numbers (Bottom of Page)"/>
        <w:docPartUnique/>
      </w:docPartObj>
    </w:sdtPr>
    <w:sdtEndPr>
      <w:rPr>
        <w:noProof/>
      </w:rPr>
    </w:sdtEndPr>
    <w:sdtContent>
      <w:p w14:paraId="1E3DC2EE" w14:textId="77777777" w:rsidR="0085394A" w:rsidRDefault="008539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85394A" w:rsidRDefault="008539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17A54" w14:textId="77777777" w:rsidR="0085394A" w:rsidRDefault="0085394A">
    <w:pPr>
      <w:pStyle w:val="Footer"/>
      <w:jc w:val="right"/>
    </w:pPr>
  </w:p>
  <w:p w14:paraId="0E8ED218" w14:textId="77777777" w:rsidR="0085394A" w:rsidRDefault="00853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CE3A7" w14:textId="77777777" w:rsidR="000F7F94" w:rsidRDefault="000F7F94" w:rsidP="002555D3">
      <w:pPr>
        <w:spacing w:after="0" w:line="240" w:lineRule="auto"/>
      </w:pPr>
      <w:r>
        <w:separator/>
      </w:r>
    </w:p>
  </w:footnote>
  <w:footnote w:type="continuationSeparator" w:id="0">
    <w:p w14:paraId="161901C4" w14:textId="77777777" w:rsidR="000F7F94" w:rsidRDefault="000F7F94"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8190E"/>
    <w:rsid w:val="000827E3"/>
    <w:rsid w:val="000B45ED"/>
    <w:rsid w:val="000C0BBC"/>
    <w:rsid w:val="000C448D"/>
    <w:rsid w:val="000E76CB"/>
    <w:rsid w:val="000F20C7"/>
    <w:rsid w:val="000F2D83"/>
    <w:rsid w:val="000F7F94"/>
    <w:rsid w:val="00103B85"/>
    <w:rsid w:val="00110225"/>
    <w:rsid w:val="00140FA5"/>
    <w:rsid w:val="00151B9F"/>
    <w:rsid w:val="001541FE"/>
    <w:rsid w:val="00164D6E"/>
    <w:rsid w:val="001650A1"/>
    <w:rsid w:val="001737AE"/>
    <w:rsid w:val="001832B4"/>
    <w:rsid w:val="00190D57"/>
    <w:rsid w:val="001929D7"/>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E727C"/>
    <w:rsid w:val="002F52C2"/>
    <w:rsid w:val="00304419"/>
    <w:rsid w:val="00310D44"/>
    <w:rsid w:val="003110B4"/>
    <w:rsid w:val="0031345C"/>
    <w:rsid w:val="00315B07"/>
    <w:rsid w:val="00320089"/>
    <w:rsid w:val="003340A7"/>
    <w:rsid w:val="0035382A"/>
    <w:rsid w:val="0036132A"/>
    <w:rsid w:val="00366405"/>
    <w:rsid w:val="003725C1"/>
    <w:rsid w:val="0037374E"/>
    <w:rsid w:val="003905EA"/>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640F5"/>
    <w:rsid w:val="006802F9"/>
    <w:rsid w:val="006B77FA"/>
    <w:rsid w:val="006B7E2F"/>
    <w:rsid w:val="006C3803"/>
    <w:rsid w:val="006D19EB"/>
    <w:rsid w:val="006E5B25"/>
    <w:rsid w:val="006F0FD4"/>
    <w:rsid w:val="006F487E"/>
    <w:rsid w:val="00701EC5"/>
    <w:rsid w:val="007134C3"/>
    <w:rsid w:val="00717B6D"/>
    <w:rsid w:val="00720402"/>
    <w:rsid w:val="00723576"/>
    <w:rsid w:val="0072461C"/>
    <w:rsid w:val="007477DB"/>
    <w:rsid w:val="007559CA"/>
    <w:rsid w:val="00761682"/>
    <w:rsid w:val="00761919"/>
    <w:rsid w:val="0076203E"/>
    <w:rsid w:val="00766422"/>
    <w:rsid w:val="00770098"/>
    <w:rsid w:val="007723D2"/>
    <w:rsid w:val="00782CE7"/>
    <w:rsid w:val="00786F42"/>
    <w:rsid w:val="007900C9"/>
    <w:rsid w:val="0079063F"/>
    <w:rsid w:val="007A27A7"/>
    <w:rsid w:val="007B287E"/>
    <w:rsid w:val="007B6116"/>
    <w:rsid w:val="007C218D"/>
    <w:rsid w:val="007E265A"/>
    <w:rsid w:val="008030D4"/>
    <w:rsid w:val="008060CC"/>
    <w:rsid w:val="008141E7"/>
    <w:rsid w:val="00815814"/>
    <w:rsid w:val="00817A8B"/>
    <w:rsid w:val="00827B7F"/>
    <w:rsid w:val="0084577D"/>
    <w:rsid w:val="00846907"/>
    <w:rsid w:val="00846950"/>
    <w:rsid w:val="00852324"/>
    <w:rsid w:val="0085394A"/>
    <w:rsid w:val="00854349"/>
    <w:rsid w:val="00861F39"/>
    <w:rsid w:val="008754CE"/>
    <w:rsid w:val="00883C92"/>
    <w:rsid w:val="00883C9E"/>
    <w:rsid w:val="008A449C"/>
    <w:rsid w:val="008A5838"/>
    <w:rsid w:val="008B4E50"/>
    <w:rsid w:val="008C576C"/>
    <w:rsid w:val="008D2F37"/>
    <w:rsid w:val="008E4C91"/>
    <w:rsid w:val="008F526D"/>
    <w:rsid w:val="00900CA5"/>
    <w:rsid w:val="0091417A"/>
    <w:rsid w:val="009216ED"/>
    <w:rsid w:val="00926311"/>
    <w:rsid w:val="00937950"/>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5F19"/>
    <w:rsid w:val="00A2278B"/>
    <w:rsid w:val="00A23343"/>
    <w:rsid w:val="00A24C82"/>
    <w:rsid w:val="00A422A9"/>
    <w:rsid w:val="00A44B74"/>
    <w:rsid w:val="00A57DB4"/>
    <w:rsid w:val="00A61F24"/>
    <w:rsid w:val="00A72819"/>
    <w:rsid w:val="00A72CF0"/>
    <w:rsid w:val="00A802E4"/>
    <w:rsid w:val="00A86D72"/>
    <w:rsid w:val="00A9209A"/>
    <w:rsid w:val="00AA2E72"/>
    <w:rsid w:val="00AB1F87"/>
    <w:rsid w:val="00AC136D"/>
    <w:rsid w:val="00AC7B80"/>
    <w:rsid w:val="00AD03F2"/>
    <w:rsid w:val="00AE4DF4"/>
    <w:rsid w:val="00AF3408"/>
    <w:rsid w:val="00AF723C"/>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E5FAF"/>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6670D"/>
    <w:rsid w:val="00C702F2"/>
    <w:rsid w:val="00C751A9"/>
    <w:rsid w:val="00C94836"/>
    <w:rsid w:val="00CD4B89"/>
    <w:rsid w:val="00CE7364"/>
    <w:rsid w:val="00CF00D5"/>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3182B"/>
    <w:rsid w:val="00E41548"/>
    <w:rsid w:val="00E54C9D"/>
    <w:rsid w:val="00E618C9"/>
    <w:rsid w:val="00E6489D"/>
    <w:rsid w:val="00E66A82"/>
    <w:rsid w:val="00E71140"/>
    <w:rsid w:val="00E96CC8"/>
    <w:rsid w:val="00EA1260"/>
    <w:rsid w:val="00EA4E1B"/>
    <w:rsid w:val="00EB4034"/>
    <w:rsid w:val="00ED1C70"/>
    <w:rsid w:val="00ED3201"/>
    <w:rsid w:val="00ED52D4"/>
    <w:rsid w:val="00F0783D"/>
    <w:rsid w:val="00F13687"/>
    <w:rsid w:val="00F2503E"/>
    <w:rsid w:val="00F329B7"/>
    <w:rsid w:val="00F3323C"/>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6</TotalTime>
  <Pages>20</Pages>
  <Words>11757</Words>
  <Characters>67016</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10</cp:revision>
  <dcterms:created xsi:type="dcterms:W3CDTF">2022-03-20T10:17:00Z</dcterms:created>
  <dcterms:modified xsi:type="dcterms:W3CDTF">2022-04-16T12:07:00Z</dcterms:modified>
</cp:coreProperties>
</file>